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amount</w:t>
      </w:r>
      <w:r w:rsidR="005F32EC">
        <w:t>s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r w:rsidR="007770DD">
        <w:t xml:space="preserve">previously obtained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>file aga</w:t>
      </w:r>
      <w:r w:rsidR="00226505">
        <w:t xml:space="preserve">inst </w:t>
      </w:r>
      <w:r w:rsidR="007770DD">
        <w:t>a</w:t>
      </w:r>
      <w:r w:rsidR="00226505">
        <w:t xml:space="preserve"> database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410340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10340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410340">
          <w:rPr>
            <w:b/>
          </w:rPr>
          <w:fldChar w:fldCharType="end"/>
        </w:r>
      </w:hyperlink>
      <w:r>
        <w:t xml:space="preserve"> and </w:t>
      </w:r>
      <w:r w:rsidRPr="00226505">
        <w:rPr>
          <w:color w:val="1F497D" w:themeColor="text2"/>
        </w:rPr>
        <w:t>X!Tandem</w:t>
      </w:r>
      <w:hyperlink w:anchor="_ENREF_2" w:tooltip="Craig, 2004 #46" w:history="1">
        <w:r w:rsidR="00410340" w:rsidRPr="00226505">
          <w:fldChar w:fldCharType="begin"/>
        </w:r>
        <w:r w:rsidRPr="00226505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410340" w:rsidRPr="00226505">
          <w:fldChar w:fldCharType="separate"/>
        </w:r>
        <w:r w:rsidRPr="00226505">
          <w:rPr>
            <w:noProof/>
            <w:vertAlign w:val="superscript"/>
          </w:rPr>
          <w:t>2</w:t>
        </w:r>
        <w:r w:rsidR="00410340" w:rsidRPr="00226505">
          <w:fldChar w:fldCharType="end"/>
        </w:r>
      </w:hyperlink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</w:t>
      </w:r>
      <w:r w:rsidR="00226505">
        <w:t xml:space="preserve">files </w:t>
      </w:r>
      <w:r w:rsidR="004967ED">
        <w:t xml:space="preserve">and database can </w:t>
      </w:r>
      <w:r w:rsidR="00226505">
        <w:t xml:space="preserve">also </w:t>
      </w:r>
      <w:r w:rsidR="004967ED">
        <w:t xml:space="preserve">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234B5E" w:rsidRDefault="00234B5E" w:rsidP="009755BB">
      <w:pPr>
        <w:jc w:val="both"/>
      </w:pPr>
    </w:p>
    <w:p w:rsidR="007770DD" w:rsidRDefault="007770DD" w:rsidP="009755BB">
      <w:pPr>
        <w:jc w:val="both"/>
      </w:pPr>
    </w:p>
    <w:p w:rsidR="00234B5E" w:rsidRDefault="007770DD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 w:rsidR="00410340"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d8d8d8 [2732]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d8d8d8 [2732]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410340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410340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410340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770015" w:rsidRPr="00770015">
        <w:rPr>
          <w:color w:val="4F6228" w:themeColor="accent3" w:themeShade="80"/>
        </w:rPr>
        <w:t>resources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 xml:space="preserve">are predefined. In fact, keen observers may have already noticed that these folders exist in the </w:t>
      </w:r>
      <w:r w:rsidRPr="004E5F4D">
        <w:rPr>
          <w:lang w:val="en-GB"/>
        </w:rPr>
        <w:t>SearchGUI</w:t>
      </w:r>
      <w:r>
        <w:rPr>
          <w:lang w:val="en-GB"/>
        </w:rPr>
        <w:t xml:space="preserve"> home folder. This means that when you have downloaded the </w:t>
      </w:r>
      <w:r w:rsidRPr="004E5F4D">
        <w:rPr>
          <w:lang w:val="en-GB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564208" w:rsidRPr="00564208">
        <w:rPr>
          <w:lang w:val="en-GB"/>
        </w:rPr>
        <w:t xml:space="preserve">, click on ‘Edit’ in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94576F">
        <w:rPr>
          <w:lang w:val="en-GB"/>
        </w:rPr>
        <w:t xml:space="preserve"> (or simply select the tab at the top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072926">
        <w:rPr>
          <w:lang w:val="en-GB"/>
        </w:rPr>
        <w:t xml:space="preserve"> (Tip: CTRL + C</w:t>
      </w:r>
      <w:r w:rsidR="00072926" w:rsidRPr="00B72A57">
        <w:rPr>
          <w:lang w:val="en-GB"/>
        </w:rPr>
        <w:t>lick allow</w:t>
      </w:r>
      <w:r w:rsidR="00072926">
        <w:rPr>
          <w:lang w:val="en-GB"/>
        </w:rPr>
        <w:t>s you to select multiple entries</w:t>
      </w:r>
      <w:r w:rsidR="00072926" w:rsidRPr="00B72A57">
        <w:rPr>
          <w:lang w:val="en-GB"/>
        </w:rPr>
        <w:t xml:space="preserve">).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 is this the case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SearchGUI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F50BE" w:rsidRDefault="004F50BE" w:rsidP="00072926">
      <w:pPr>
        <w:jc w:val="both"/>
        <w:rPr>
          <w:lang w:val="en-GB"/>
        </w:rPr>
      </w:pP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lang w:val="en-GB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19050" t="0" r="1143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 xml:space="preserve">X!Tandem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 xml:space="preserve">X!Tandem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914A19" w:rsidRPr="00914A19">
        <w:rPr>
          <w:i/>
          <w:lang w:val="en-GB"/>
        </w:rPr>
        <w:t xml:space="preserve">Section </w:t>
      </w:r>
      <w:r w:rsidRPr="00914A19">
        <w:rPr>
          <w:i/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color w:val="FF0000"/>
          <w:lang w:val="en-GB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bookmarkStart w:id="0" w:name="_GoBack"/>
      <w:bookmarkEnd w:id="0"/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410340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410340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A2831" w:rsidRDefault="009A2831" w:rsidP="00C22471">
      <w:pPr>
        <w:spacing w:after="0" w:line="240" w:lineRule="auto"/>
      </w:pPr>
      <w:r>
        <w:separator/>
      </w:r>
    </w:p>
  </w:endnote>
  <w:endnote w:type="continuationSeparator" w:id="0">
    <w:p w:rsidR="009A2831" w:rsidRDefault="009A283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410340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10340" w:rsidRPr="00EE5E45">
      <w:rPr>
        <w:b/>
      </w:rPr>
      <w:fldChar w:fldCharType="separate"/>
    </w:r>
    <w:r w:rsidR="002E5FAB">
      <w:rPr>
        <w:b/>
        <w:noProof/>
      </w:rPr>
      <w:t>10</w:t>
    </w:r>
    <w:r w:rsidR="00410340" w:rsidRPr="00EE5E45">
      <w:rPr>
        <w:b/>
      </w:rPr>
      <w:fldChar w:fldCharType="end"/>
    </w:r>
    <w:r w:rsidRPr="00EE5E45">
      <w:t xml:space="preserve"> of </w:t>
    </w:r>
    <w:r w:rsidR="00410340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10340" w:rsidRPr="00EE5E45">
      <w:rPr>
        <w:b/>
      </w:rPr>
      <w:fldChar w:fldCharType="separate"/>
    </w:r>
    <w:r w:rsidR="002E5FAB">
      <w:rPr>
        <w:b/>
        <w:noProof/>
      </w:rPr>
      <w:t>10</w:t>
    </w:r>
    <w:r w:rsidR="00410340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A2831" w:rsidRDefault="009A2831" w:rsidP="00C22471">
      <w:pPr>
        <w:spacing w:after="0" w:line="240" w:lineRule="auto"/>
      </w:pPr>
      <w:r>
        <w:separator/>
      </w:r>
    </w:p>
  </w:footnote>
  <w:footnote w:type="continuationSeparator" w:id="0">
    <w:p w:rsidR="009A2831" w:rsidRDefault="009A283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Pr="00753DBE">
      <w:rPr>
        <w:rFonts w:cs="Calibri"/>
        <w:lang w:eastAsia="de-DE"/>
      </w:rPr>
      <w:t xml:space="preserve">database </w:t>
    </w:r>
    <w:r w:rsidR="00072926">
      <w:rPr>
        <w:rFonts w:cs="Calibri"/>
        <w:lang w:eastAsia="de-DE"/>
      </w:rPr>
      <w:t>search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  <o:rules v:ext="edit">
        <o:r id="V:Rule4" type="connector" idref="#Gerade Verbindung mit Pfeil 351"/>
        <o:r id="V:Rule5" type="connector" idref="#Gerade Verbindung mit Pfeil 348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F76E5C-88BC-45C4-9A05-CF05FDB187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0</Pages>
  <Words>1865</Words>
  <Characters>9885</Characters>
  <Application>Microsoft Office Word</Application>
  <DocSecurity>0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72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07</cp:revision>
  <cp:lastPrinted>2011-07-04T17:50:00Z</cp:lastPrinted>
  <dcterms:created xsi:type="dcterms:W3CDTF">2011-09-01T10:00:00Z</dcterms:created>
  <dcterms:modified xsi:type="dcterms:W3CDTF">2012-09-11T15:18:00Z</dcterms:modified>
</cp:coreProperties>
</file>